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25A78CAA"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5CB8A0F9"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r w:rsidR="00BA789E">
        <w:rPr>
          <w:lang w:val="es-ES"/>
        </w:rPr>
        <w:t>días</w:t>
      </w:r>
      <w:r w:rsidR="00A77E1A">
        <w:rPr>
          <w:lang w:val="es-ES"/>
        </w:rPr>
        <w:t xml:space="preserve"> </w:t>
      </w:r>
      <w:r w:rsidR="00A77E1A">
        <w:rPr>
          <w:lang w:val="es-ES"/>
        </w:rPr>
        <w:fldChar w:fldCharType="begin" w:fldLock="1"/>
      </w:r>
      <w:r w:rsidR="00BA789E">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0B2D1B4"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r w:rsidR="00BA789E">
        <w:rPr>
          <w:lang w:val="es-ES"/>
        </w:rPr>
        <w:t>días</w:t>
      </w:r>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1A543BE" w14:textId="77777777" w:rsidR="00A748C8" w:rsidRDefault="00A748C8" w:rsidP="00A748C8">
      <w:pPr>
        <w:rPr>
          <w:lang w:val="es-ES"/>
        </w:rPr>
      </w:pPr>
    </w:p>
    <w:p w14:paraId="4D6C276D" w14:textId="394DE078" w:rsidR="00A748C8" w:rsidRDefault="00A748C8" w:rsidP="00A748C8">
      <w:pPr>
        <w:rPr>
          <w:lang w:val="es-ES"/>
        </w:rPr>
      </w:pPr>
      <w:r>
        <w:rPr>
          <w:lang w:val="es-ES"/>
        </w:rPr>
        <w:t xml:space="preserve">Los donantes </w:t>
      </w:r>
      <w:r w:rsidR="006E1B60">
        <w:rPr>
          <w:lang w:val="es-ES"/>
        </w:rPr>
        <w:t>de sangre pueden dividirse en tres tipos, el donante voluntario, el donante por reposición (para algún familiar o amigo) y los donantes pagados.</w:t>
      </w:r>
      <w:r w:rsidR="00BA789E">
        <w:rPr>
          <w:lang w:val="es-ES"/>
        </w:rPr>
        <w:t xml:space="preserve"> Proporcionalmente, se ha registrado que los jóvenes son los que más donan en países de bajos y medianos ingresos a comparación de países de altos ingresos </w:t>
      </w:r>
      <w:r w:rsidR="00BA789E">
        <w:rPr>
          <w:lang w:val="es-ES"/>
        </w:rPr>
        <w:fldChar w:fldCharType="begin" w:fldLock="1"/>
      </w:r>
      <w:r w:rsidR="00612303">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BA789E">
        <w:rPr>
          <w:lang w:val="es-ES"/>
        </w:rPr>
        <w:fldChar w:fldCharType="separate"/>
      </w:r>
      <w:r w:rsidR="00BA789E" w:rsidRPr="00BA789E">
        <w:rPr>
          <w:noProof/>
          <w:lang w:val="es-ES"/>
        </w:rPr>
        <w:t>(3)</w:t>
      </w:r>
      <w:r w:rsidR="00BA789E">
        <w:rPr>
          <w:lang w:val="es-ES"/>
        </w:rPr>
        <w:fldChar w:fldCharType="end"/>
      </w:r>
      <w:r w:rsidR="00BA789E">
        <w:rPr>
          <w:lang w:val="es-ES"/>
        </w:rPr>
        <w:t>. La información geográfica de cada ciudad es importante para definir correctamente la estrategia ha usarse en cada banco de sangre.</w:t>
      </w:r>
    </w:p>
    <w:p w14:paraId="441A5D72" w14:textId="77777777" w:rsidR="00E04776" w:rsidRDefault="00E04776" w:rsidP="00A748C8">
      <w:pPr>
        <w:rPr>
          <w:lang w:val="es-ES"/>
        </w:rPr>
      </w:pPr>
    </w:p>
    <w:p w14:paraId="427FAF7D" w14:textId="0102561A" w:rsidR="00E04776" w:rsidRDefault="00E04776" w:rsidP="00A748C8">
      <w:pPr>
        <w:rPr>
          <w:lang w:val="es-ES"/>
        </w:rPr>
      </w:pPr>
      <w:r>
        <w:rPr>
          <w:lang w:val="es-ES"/>
        </w:rPr>
        <w:t>Entre el año 2008 al 2013, se presento un aumento de 10.7 millones de donaciones de sangre voluntarios a nivel mundial</w:t>
      </w:r>
      <w:r w:rsidR="00612303">
        <w:rPr>
          <w:lang w:val="es-ES"/>
        </w:rPr>
        <w:t xml:space="preserve"> pero sigue presentando un numero bajo de donaciones en países de medianos y bajos ingresos por cada mil habitantes (11.7 y 4.6 donaciones respectivamente)</w:t>
      </w:r>
      <w:r w:rsidR="00612303">
        <w:rPr>
          <w:lang w:val="es-ES"/>
        </w:rPr>
        <w:fldChar w:fldCharType="begin" w:fldLock="1"/>
      </w:r>
      <w:r w:rsidR="00467228">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612303">
        <w:rPr>
          <w:lang w:val="es-ES"/>
        </w:rPr>
        <w:fldChar w:fldCharType="separate"/>
      </w:r>
      <w:r w:rsidR="00612303" w:rsidRPr="00612303">
        <w:rPr>
          <w:noProof/>
          <w:lang w:val="es-ES"/>
        </w:rPr>
        <w:t>(3)</w:t>
      </w:r>
      <w:r w:rsidR="00612303">
        <w:rPr>
          <w:lang w:val="es-ES"/>
        </w:rPr>
        <w:fldChar w:fldCharType="end"/>
      </w:r>
      <w:r w:rsidR="00612303">
        <w:rPr>
          <w:lang w:val="es-ES"/>
        </w:rPr>
        <w:t xml:space="preserve"> </w:t>
      </w:r>
      <w:r>
        <w:rPr>
          <w:lang w:val="es-ES"/>
        </w:rPr>
        <w:t>.</w:t>
      </w:r>
      <w:r w:rsidR="00B83004">
        <w:rPr>
          <w:lang w:val="es-ES"/>
        </w:rPr>
        <w:t xml:space="preserve"> </w:t>
      </w:r>
    </w:p>
    <w:p w14:paraId="4194F303" w14:textId="77777777" w:rsidR="00BA333F" w:rsidRDefault="00BA333F" w:rsidP="00BA333F">
      <w:pPr>
        <w:rPr>
          <w:lang w:val="es-ES"/>
        </w:rPr>
      </w:pPr>
    </w:p>
    <w:p w14:paraId="743E0E0B" w14:textId="6C2CF50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612303">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4)", "plainTextFormattedCitation" : "(4)", "previouslyFormattedCitation" : "(4)" }, "properties" : { "noteIndex" : 0 }, "schema" : "https://github.com/citation-style-language/schema/raw/master/csl-citation.json" }</w:instrText>
      </w:r>
      <w:r w:rsidR="00EB22BB">
        <w:rPr>
          <w:lang w:val="es-ES"/>
        </w:rPr>
        <w:fldChar w:fldCharType="separate"/>
      </w:r>
      <w:r w:rsidR="00BA789E" w:rsidRPr="00BA789E">
        <w:rPr>
          <w:noProof/>
          <w:lang w:val="es-ES"/>
        </w:rPr>
        <w:t>(4)</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lastRenderedPageBreak/>
        <w:t xml:space="preserve">Donación: Se limpia el área del brazo y se inserta una aguja nueva </w:t>
      </w:r>
      <w:proofErr w:type="spellStart"/>
      <w:r>
        <w:rPr>
          <w:lang w:val="es-ES"/>
        </w:rPr>
        <w:t>esteril</w:t>
      </w:r>
      <w:proofErr w:type="spellEnd"/>
      <w:r>
        <w:rPr>
          <w:lang w:val="es-ES"/>
        </w:rPr>
        <w:t xml:space="preserve">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75FA5DBF" w14:textId="54DAC158" w:rsidR="00BA2874" w:rsidRPr="00430D23" w:rsidRDefault="00463405" w:rsidP="00430D23">
      <w:pPr>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w:t>
      </w:r>
      <w:r w:rsidR="00467228">
        <w:rPr>
          <w:lang w:val="es-ES"/>
        </w:rPr>
        <w:t xml:space="preserve"> solidario ante otro ser humano ya que una bolsa de sangre (450ml) puede salvar 3 vidas mientras que la cantidad de sangre que cabe en una cucharita de té, puede salvar la vida de un infante </w:t>
      </w:r>
      <w:r w:rsidR="00467228">
        <w:rPr>
          <w:lang w:val="es-ES"/>
        </w:rPr>
        <w:fldChar w:fldCharType="begin" w:fldLock="1"/>
      </w:r>
      <w:r w:rsidR="00467228">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 "properties" : { "noteIndex" : 0 }, "schema" : "https://github.com/citation-style-language/schema/raw/master/csl-citation.json" }</w:instrText>
      </w:r>
      <w:r w:rsidR="00467228">
        <w:rPr>
          <w:lang w:val="es-ES"/>
        </w:rPr>
        <w:fldChar w:fldCharType="separate"/>
      </w:r>
      <w:r w:rsidR="00467228" w:rsidRPr="00467228">
        <w:rPr>
          <w:noProof/>
          <w:lang w:val="es-ES"/>
        </w:rPr>
        <w:t>(5)</w:t>
      </w:r>
      <w:r w:rsidR="00467228">
        <w:rPr>
          <w:lang w:val="es-ES"/>
        </w:rPr>
        <w:fldChar w:fldCharType="end"/>
      </w:r>
      <w:r w:rsidR="00467228">
        <w:rPr>
          <w:lang w:val="es-ES"/>
        </w:rPr>
        <w:t>.</w:t>
      </w:r>
    </w:p>
    <w:p w14:paraId="2314B338" w14:textId="77777777" w:rsidR="0061151A" w:rsidRPr="0061151A" w:rsidRDefault="0061151A" w:rsidP="0061151A">
      <w:pPr>
        <w:rPr>
          <w:lang w:val="es-ES"/>
        </w:rPr>
      </w:pPr>
    </w:p>
    <w:p w14:paraId="3DF215AF" w14:textId="6E744CAE" w:rsidR="0061151A" w:rsidRDefault="00BA0C8E" w:rsidP="007746F8">
      <w:pPr>
        <w:pStyle w:val="Prrafodelista"/>
        <w:numPr>
          <w:ilvl w:val="1"/>
          <w:numId w:val="1"/>
        </w:numPr>
        <w:rPr>
          <w:lang w:val="es-ES"/>
        </w:rPr>
      </w:pPr>
      <w:r>
        <w:rPr>
          <w:lang w:val="es-ES"/>
        </w:rPr>
        <w:t>Estrategias de m</w:t>
      </w:r>
      <w:r w:rsidR="0061151A">
        <w:rPr>
          <w:lang w:val="es-ES"/>
        </w:rPr>
        <w:t>otivación para donar sangre</w:t>
      </w:r>
    </w:p>
    <w:p w14:paraId="7221E787" w14:textId="77777777" w:rsidR="00EB22BB" w:rsidRDefault="00EB22BB" w:rsidP="00EB22BB">
      <w:pPr>
        <w:rPr>
          <w:lang w:val="es-ES"/>
        </w:rPr>
      </w:pPr>
    </w:p>
    <w:p w14:paraId="5C8BE4B3" w14:textId="7415824C"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467228">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6)", "plainTextFormattedCitation" : "(6)", "previouslyFormattedCitation" : "(5)" }, "properties" : { "noteIndex" : 0 }, "schema" : "https://github.com/citation-style-language/schema/raw/master/csl-citation.json" }</w:instrText>
      </w:r>
      <w:r w:rsidR="00D938B3">
        <w:rPr>
          <w:lang w:val="es-ES"/>
        </w:rPr>
        <w:fldChar w:fldCharType="separate"/>
      </w:r>
      <w:r w:rsidR="00467228" w:rsidRPr="00467228">
        <w:rPr>
          <w:noProof/>
          <w:lang w:val="es-ES"/>
        </w:rPr>
        <w:t>(6)</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467228">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7)", "plainTextFormattedCitation" : "(7)", "previouslyFormattedCitation" : "(6)" }, "properties" : { "noteIndex" : 0 }, "schema" : "https://github.com/citation-style-language/schema/raw/master/csl-citation.json" }</w:instrText>
      </w:r>
      <w:r w:rsidR="001C259F">
        <w:rPr>
          <w:lang w:val="es-ES"/>
        </w:rPr>
        <w:fldChar w:fldCharType="separate"/>
      </w:r>
      <w:r w:rsidR="00467228" w:rsidRPr="00467228">
        <w:rPr>
          <w:noProof/>
          <w:lang w:val="es-ES"/>
        </w:rPr>
        <w:t>(7)</w:t>
      </w:r>
      <w:r w:rsidR="001C259F">
        <w:rPr>
          <w:lang w:val="es-ES"/>
        </w:rPr>
        <w:fldChar w:fldCharType="end"/>
      </w:r>
      <w:r w:rsidR="00454888">
        <w:rPr>
          <w:lang w:val="es-ES"/>
        </w:rPr>
        <w:t xml:space="preserve">. </w:t>
      </w:r>
    </w:p>
    <w:p w14:paraId="7EAE9FD3" w14:textId="77777777" w:rsidR="00BA0C8E" w:rsidRDefault="00BA0C8E" w:rsidP="00EB22BB">
      <w:pPr>
        <w:rPr>
          <w:lang w:val="es-ES"/>
        </w:rPr>
      </w:pPr>
    </w:p>
    <w:p w14:paraId="0C366228" w14:textId="5D0052B4" w:rsidR="00BA0C8E" w:rsidRDefault="009C63A3" w:rsidP="00EB22BB">
      <w:pPr>
        <w:rPr>
          <w:lang w:val="es-ES"/>
        </w:rPr>
      </w:pPr>
      <w:r w:rsidRPr="009C63A3">
        <w:rPr>
          <w:highlight w:val="red"/>
          <w:lang w:val="es-ES"/>
        </w:rPr>
        <w:t>AQUÍ FALTA UN PARRAFO</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 xml:space="preserve">Uso de </w:t>
      </w:r>
      <w:proofErr w:type="spellStart"/>
      <w:r>
        <w:rPr>
          <w:lang w:val="es-ES"/>
        </w:rPr>
        <w:t>TICs</w:t>
      </w:r>
      <w:proofErr w:type="spellEnd"/>
      <w:r>
        <w:rPr>
          <w:lang w:val="es-ES"/>
        </w:rPr>
        <w:t xml:space="preserve"> para motivación en donación de sangre</w:t>
      </w: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467069C8" w14:textId="159A4551" w:rsidR="001C259F" w:rsidRDefault="001C259F" w:rsidP="001C259F">
      <w:pPr>
        <w:rPr>
          <w:lang w:val="es-ES"/>
        </w:rPr>
      </w:pPr>
      <w:r>
        <w:rPr>
          <w:lang w:val="es-ES"/>
        </w:rPr>
        <w:t xml:space="preserve">L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467228">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8)", "plainTextFormattedCitation" : "(8)", "previouslyFormattedCitation" : "(7)" }, "properties" : { "noteIndex" : 0 }, "schema" : "https://github.com/citation-style-language/schema/raw/master/csl-citation.json" }</w:instrText>
      </w:r>
      <w:r w:rsidR="00D938B3">
        <w:rPr>
          <w:lang w:val="es-ES"/>
        </w:rPr>
        <w:fldChar w:fldCharType="separate"/>
      </w:r>
      <w:r w:rsidR="00467228" w:rsidRPr="00467228">
        <w:rPr>
          <w:noProof/>
          <w:lang w:val="es-ES"/>
        </w:rPr>
        <w:t>(8)</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 xml:space="preserve">que deben ser atendidos con prioridad. Actualmente, en los hospitales del Ministerio de Salud del Perú, no cuentan </w:t>
      </w:r>
      <w:r w:rsidR="00B74858">
        <w:rPr>
          <w:lang w:val="es-ES"/>
        </w:rPr>
        <w:lastRenderedPageBreak/>
        <w:t>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Default="000E42FA" w:rsidP="007746F8">
      <w:pPr>
        <w:pStyle w:val="Prrafodelista"/>
        <w:numPr>
          <w:ilvl w:val="1"/>
          <w:numId w:val="1"/>
        </w:numPr>
        <w:rPr>
          <w:lang w:val="es-ES"/>
        </w:rPr>
      </w:pPr>
      <w:r>
        <w:rPr>
          <w:lang w:val="es-ES"/>
        </w:rPr>
        <w:t>Donación de Sangre en HNCH</w:t>
      </w:r>
    </w:p>
    <w:p w14:paraId="2D5EFFBE" w14:textId="77777777" w:rsidR="00AC2544" w:rsidRDefault="00AC2544" w:rsidP="00AC2544">
      <w:pPr>
        <w:rPr>
          <w:lang w:val="es-ES"/>
        </w:rPr>
      </w:pPr>
    </w:p>
    <w:p w14:paraId="1D218144" w14:textId="670E86E4" w:rsidR="00AC2544" w:rsidRDefault="00DA54BB" w:rsidP="00AC2544">
      <w:pPr>
        <w:rPr>
          <w:lang w:val="es-ES"/>
        </w:rPr>
      </w:pPr>
      <w:r>
        <w:rPr>
          <w:lang w:val="es-ES"/>
        </w:rPr>
        <w:t>En el Hospital Nacional Cayetano Heredia</w:t>
      </w:r>
      <w:r w:rsidR="006710F3">
        <w:rPr>
          <w:lang w:val="es-ES"/>
        </w:rPr>
        <w:t xml:space="preserve"> (HNCH)</w:t>
      </w:r>
      <w:r>
        <w:rPr>
          <w:lang w:val="es-ES"/>
        </w:rPr>
        <w:t xml:space="preserve">, en el año 2016 tuvieron en total 8245 donantes registrados en su Banco de Sangre, de ellos tan solo el 13.34% eran donantes voluntarios y solo 0.9% fueron donantes voluntarios que se presentaron al Banco de Sangre sin ningún tipo de campaña de donación. En el año 2015, se tuvo un 9.29% </w:t>
      </w:r>
      <w:r w:rsidR="00F562DE">
        <w:rPr>
          <w:lang w:val="es-ES"/>
        </w:rPr>
        <w:t xml:space="preserve">de donantes voluntarios del total de 8797 donantes, de los cuales solo el 0.53% fueron donantes voluntarios que no necesitaron una campaña de donación. En el 2014, solo el 0.48% de donantes totales fueron voluntarios sin necesidad de campaña de donación. </w:t>
      </w:r>
    </w:p>
    <w:p w14:paraId="45DE6600" w14:textId="77777777" w:rsidR="006710F3" w:rsidRDefault="006710F3" w:rsidP="00AC2544">
      <w:pPr>
        <w:rPr>
          <w:lang w:val="es-ES"/>
        </w:rPr>
      </w:pPr>
    </w:p>
    <w:p w14:paraId="7FFBE6C9" w14:textId="6920FC84" w:rsidR="006710F3" w:rsidRDefault="006710F3" w:rsidP="00AC2544">
      <w:pPr>
        <w:rPr>
          <w:lang w:val="es-ES"/>
        </w:rPr>
      </w:pPr>
      <w:r>
        <w:rPr>
          <w:lang w:val="es-ES"/>
        </w:rPr>
        <w:t xml:space="preserve">Adicionalmente, se tiene registrado que en el 2016 solo 23 de los donantes voluntarios (tanto con y sin campaña de donación) son donantes reiterativos y en el año 2015 fueron 26 donantes reiterativos. </w:t>
      </w:r>
    </w:p>
    <w:p w14:paraId="2000CB0E" w14:textId="77777777" w:rsidR="00F562DE" w:rsidRDefault="00F562DE" w:rsidP="00AC2544">
      <w:pPr>
        <w:rPr>
          <w:lang w:val="es-ES"/>
        </w:rPr>
      </w:pPr>
    </w:p>
    <w:p w14:paraId="4F540D72" w14:textId="101F3F09" w:rsidR="00F562DE" w:rsidRPr="00AC2544" w:rsidRDefault="00F562DE" w:rsidP="00AC2544">
      <w:pPr>
        <w:rPr>
          <w:lang w:val="es-ES"/>
        </w:rPr>
      </w:pPr>
      <w:r>
        <w:rPr>
          <w:lang w:val="es-ES"/>
        </w:rPr>
        <w:t xml:space="preserve">Estas cifras demuestran la necesidad del desarrollo de una estrategia para atraer </w:t>
      </w:r>
      <w:r w:rsidR="006710F3">
        <w:rPr>
          <w:lang w:val="es-ES"/>
        </w:rPr>
        <w:t xml:space="preserve">y retener </w:t>
      </w:r>
      <w:r>
        <w:rPr>
          <w:lang w:val="es-ES"/>
        </w:rPr>
        <w:t xml:space="preserve">donantes voluntarios, ya que </w:t>
      </w:r>
      <w:r w:rsidR="006710F3">
        <w:rPr>
          <w:lang w:val="es-ES"/>
        </w:rPr>
        <w:t>son valores muy bajos que se vienen presentando consistentemente con el paso de los años. Las campañas de donación representan una buena solución para atraer a donantes voluntarios, sin embargo no es una solución a largo plazo ya que implica un presupuesto y una gestión adicional a las realizadas en el Banco de Sangre de HNCH. Esta estrategia buscaría aumentar la cantidad de donantes voluntarios</w:t>
      </w:r>
      <w:r w:rsidR="00E12C7E">
        <w:rPr>
          <w:lang w:val="es-ES"/>
        </w:rPr>
        <w:t xml:space="preserve"> reiterativos que vuelvan al Banco de Sangre por decisión propia motivados por los mensajes de texto enviados</w:t>
      </w:r>
      <w:bookmarkStart w:id="0" w:name="_GoBack"/>
      <w:bookmarkEnd w:id="0"/>
      <w:r w:rsidR="00E12C7E">
        <w:rPr>
          <w:lang w:val="es-ES"/>
        </w:rPr>
        <w:t xml:space="preserve">. </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p>
    <w:p w14:paraId="6CCB69D3" w14:textId="4BEA79E7" w:rsidR="007746F8" w:rsidRDefault="007E2CB7" w:rsidP="007746F8">
      <w:pPr>
        <w:pStyle w:val="Prrafodelista"/>
        <w:numPr>
          <w:ilvl w:val="0"/>
          <w:numId w:val="1"/>
        </w:numPr>
        <w:rPr>
          <w:lang w:val="es-ES"/>
        </w:rPr>
      </w:pPr>
      <w:r>
        <w:rPr>
          <w:lang w:val="es-ES"/>
        </w:rPr>
        <w:t>Métodos</w:t>
      </w:r>
    </w:p>
    <w:p w14:paraId="15C0B257" w14:textId="77777777" w:rsidR="00AF0417" w:rsidRDefault="00AF0417" w:rsidP="00AF0417">
      <w:pPr>
        <w:pStyle w:val="Prrafodelista"/>
        <w:ind w:left="360"/>
        <w:rPr>
          <w:lang w:val="es-ES"/>
        </w:rPr>
      </w:pPr>
    </w:p>
    <w:p w14:paraId="7DE08311" w14:textId="1F01639B" w:rsidR="003B42EA" w:rsidRDefault="00B47327" w:rsidP="003B42EA">
      <w:pPr>
        <w:rPr>
          <w:lang w:val="es-ES"/>
        </w:rPr>
      </w:pPr>
      <w:r>
        <w:rPr>
          <w:lang w:val="es-ES"/>
        </w:rPr>
        <w:t>Este proyecto, se dividirá</w:t>
      </w:r>
      <w:r w:rsidR="00E77D5A">
        <w:rPr>
          <w:lang w:val="es-ES"/>
        </w:rPr>
        <w:t xml:space="preserve"> por módulos dependiendo del tipo de mensaje que se va a mandar</w:t>
      </w:r>
      <w:r w:rsidR="004C7959">
        <w:rPr>
          <w:lang w:val="es-ES"/>
        </w:rPr>
        <w:t xml:space="preserve">, se </w:t>
      </w:r>
      <w:r w:rsidR="007D317B">
        <w:rPr>
          <w:lang w:val="es-ES"/>
        </w:rPr>
        <w:t>decidió</w:t>
      </w:r>
      <w:r w:rsidR="004C7959">
        <w:rPr>
          <w:lang w:val="es-ES"/>
        </w:rPr>
        <w:t xml:space="preserve"> separarlo en </w:t>
      </w:r>
      <w:r w:rsidR="007D317B">
        <w:rPr>
          <w:lang w:val="es-ES"/>
        </w:rPr>
        <w:t>módulos</w:t>
      </w:r>
      <w:r w:rsidR="004C7959">
        <w:rPr>
          <w:lang w:val="es-ES"/>
        </w:rPr>
        <w:t xml:space="preserve"> para poder encontrar cual es el mensaje más efectivo con la población</w:t>
      </w:r>
      <w:r w:rsidR="00E77D5A">
        <w:rPr>
          <w:lang w:val="es-ES"/>
        </w:rPr>
        <w:t>.</w:t>
      </w:r>
      <w:r w:rsidR="003B42EA">
        <w:rPr>
          <w:lang w:val="es-ES"/>
        </w:rPr>
        <w:t xml:space="preserve"> </w:t>
      </w:r>
      <w:r w:rsidR="004C7959">
        <w:rPr>
          <w:lang w:val="es-ES"/>
        </w:rPr>
        <w:t>Primero</w:t>
      </w:r>
      <w:r w:rsidR="003B42EA">
        <w:rPr>
          <w:lang w:val="es-ES"/>
        </w:rPr>
        <w:t xml:space="preserve">, se realizará dos grupos focales para poder determinar el contenido de los mensajes de texto para todos los </w:t>
      </w:r>
      <w:r w:rsidR="001E6182">
        <w:rPr>
          <w:lang w:val="es-ES"/>
        </w:rPr>
        <w:t>módulos</w:t>
      </w:r>
      <w:r w:rsidR="003B42EA">
        <w:rPr>
          <w:lang w:val="es-ES"/>
        </w:rPr>
        <w:t>, con esto se asegurará</w:t>
      </w:r>
      <w:r w:rsidR="001E6182">
        <w:rPr>
          <w:lang w:val="es-ES"/>
        </w:rPr>
        <w:t xml:space="preserve"> que el mensaje llegue a la población de forma clara y directa.</w:t>
      </w:r>
    </w:p>
    <w:p w14:paraId="3364ECBA" w14:textId="77777777" w:rsidR="001E6182" w:rsidRDefault="001E6182" w:rsidP="003B42EA">
      <w:pPr>
        <w:rPr>
          <w:lang w:val="es-ES"/>
        </w:rPr>
      </w:pPr>
    </w:p>
    <w:p w14:paraId="73615FA0" w14:textId="0CFDE9D9" w:rsidR="001E6182" w:rsidRDefault="001E6182" w:rsidP="003B42EA">
      <w:pPr>
        <w:rPr>
          <w:lang w:val="es-ES"/>
        </w:rPr>
      </w:pPr>
      <w:r>
        <w:rPr>
          <w:lang w:val="es-ES"/>
        </w:rPr>
        <w:lastRenderedPageBreak/>
        <w:t xml:space="preserve">Los </w:t>
      </w:r>
      <w:r w:rsidR="002118FF">
        <w:rPr>
          <w:lang w:val="es-ES"/>
        </w:rPr>
        <w:t>módulos</w:t>
      </w:r>
      <w:r>
        <w:rPr>
          <w:lang w:val="es-ES"/>
        </w:rPr>
        <w:t xml:space="preserve"> que presentara el siguiente proyecto son los siguientes:</w:t>
      </w:r>
    </w:p>
    <w:p w14:paraId="799E7B87" w14:textId="77777777" w:rsidR="001E6182" w:rsidRDefault="001E6182" w:rsidP="003B42EA">
      <w:pPr>
        <w:rPr>
          <w:lang w:val="es-ES"/>
        </w:rPr>
      </w:pPr>
    </w:p>
    <w:p w14:paraId="14A02E35" w14:textId="73855723" w:rsidR="001E6182" w:rsidRDefault="001E6182" w:rsidP="001E6182">
      <w:pPr>
        <w:rPr>
          <w:lang w:val="es-ES"/>
        </w:rPr>
      </w:pPr>
      <w:r>
        <w:rPr>
          <w:lang w:val="es-ES"/>
        </w:rPr>
        <w:t xml:space="preserve">Modulo 1: </w:t>
      </w:r>
      <w:r w:rsidR="003F5F35">
        <w:rPr>
          <w:lang w:val="es-ES"/>
        </w:rPr>
        <w:t>Mensajes de a</w:t>
      </w:r>
      <w:r>
        <w:rPr>
          <w:lang w:val="es-ES"/>
        </w:rPr>
        <w:t>gradecimiento</w:t>
      </w:r>
      <w:r w:rsidR="002118FF">
        <w:rPr>
          <w:lang w:val="es-ES"/>
        </w:rPr>
        <w:t xml:space="preserve"> cuando</w:t>
      </w:r>
      <w:r>
        <w:rPr>
          <w:lang w:val="es-ES"/>
        </w:rPr>
        <w:t xml:space="preserve"> la sangre</w:t>
      </w:r>
      <w:r w:rsidR="002118FF">
        <w:rPr>
          <w:lang w:val="es-ES"/>
        </w:rPr>
        <w:t xml:space="preserve"> donada sea utilizada</w:t>
      </w:r>
      <w:r>
        <w:rPr>
          <w:lang w:val="es-ES"/>
        </w:rPr>
        <w:t xml:space="preserve"> y mensaje informativo </w:t>
      </w:r>
      <w:r w:rsidR="002118FF">
        <w:rPr>
          <w:lang w:val="es-ES"/>
        </w:rPr>
        <w:t>con consejos</w:t>
      </w:r>
      <w:r>
        <w:rPr>
          <w:lang w:val="es-ES"/>
        </w:rPr>
        <w:t xml:space="preserve"> para cuidados luego de donación</w:t>
      </w:r>
    </w:p>
    <w:p w14:paraId="218C725C" w14:textId="77777777" w:rsidR="001E6182" w:rsidRDefault="001E6182" w:rsidP="001E6182">
      <w:pPr>
        <w:rPr>
          <w:lang w:val="es-ES"/>
        </w:rPr>
      </w:pPr>
    </w:p>
    <w:p w14:paraId="3DA1B191" w14:textId="1E8BBE13" w:rsidR="001E6182" w:rsidRDefault="001E6182" w:rsidP="001E6182">
      <w:pPr>
        <w:rPr>
          <w:lang w:val="es-ES"/>
        </w:rPr>
      </w:pPr>
      <w:r>
        <w:rPr>
          <w:lang w:val="es-ES"/>
        </w:rPr>
        <w:t xml:space="preserve">Este tipo de estrategia se implemento en Suecia </w:t>
      </w:r>
      <w:r>
        <w:rPr>
          <w:lang w:val="es-ES"/>
        </w:rPr>
        <w:fldChar w:fldCharType="begin" w:fldLock="1"/>
      </w:r>
      <w:r w:rsidR="00467228">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9)", "plainTextFormattedCitation" : "(9)", "previouslyFormattedCitation" : "(8)" }, "properties" : { "noteIndex" : 0 }, "schema" : "https://github.com/citation-style-language/schema/raw/master/csl-citation.json" }</w:instrText>
      </w:r>
      <w:r>
        <w:rPr>
          <w:lang w:val="es-ES"/>
        </w:rPr>
        <w:fldChar w:fldCharType="separate"/>
      </w:r>
      <w:r w:rsidR="00467228" w:rsidRPr="00467228">
        <w:rPr>
          <w:noProof/>
          <w:lang w:val="es-ES"/>
        </w:rPr>
        <w:t>(9)</w:t>
      </w:r>
      <w:r>
        <w:rPr>
          <w:lang w:val="es-ES"/>
        </w:rPr>
        <w:fldChar w:fldCharType="end"/>
      </w:r>
      <w:r>
        <w:rPr>
          <w:lang w:val="es-ES"/>
        </w:rPr>
        <w:t xml:space="preserve">, donde se enviaba un mensaje de agradecimiento cuando se utilizaba la sangre que se había donado, ellos utilizaron un mensaje de texto estándar para todos </w:t>
      </w:r>
      <w:r w:rsidR="004418C2">
        <w:rPr>
          <w:lang w:val="es-ES"/>
        </w:rPr>
        <w:t>los donantes que decía “Gracias! La sangre que dono ahora ha llegado para el beneficio de un paciente. Saludos”, con este mensaje se busca motivar a los donantes a regresar y con esto fortalecer la base de donantes para el futuro.</w:t>
      </w:r>
    </w:p>
    <w:p w14:paraId="00304A76" w14:textId="77777777" w:rsidR="004418C2" w:rsidRDefault="004418C2" w:rsidP="001E6182">
      <w:pPr>
        <w:rPr>
          <w:lang w:val="es-ES"/>
        </w:rPr>
      </w:pPr>
    </w:p>
    <w:p w14:paraId="57A53296" w14:textId="60394D2B" w:rsidR="004418C2" w:rsidRDefault="004418C2" w:rsidP="001E6182">
      <w:pPr>
        <w:rPr>
          <w:lang w:val="es-ES"/>
        </w:rPr>
      </w:pPr>
      <w:r>
        <w:rPr>
          <w:lang w:val="es-ES"/>
        </w:rPr>
        <w:t xml:space="preserve">Adicionalmente, se mandaran mensajes de texto con consejos </w:t>
      </w:r>
      <w:r w:rsidR="00354D04">
        <w:rPr>
          <w:lang w:val="es-ES"/>
        </w:rPr>
        <w:t>para el donante que debe tener en cuenta luego de su donación, se planifica tener mensajes donde se enfatice la importancia de la alimentación, hidratación y sobre el esfuerzo físico aconsejado a realizar luego de la donación.</w:t>
      </w:r>
    </w:p>
    <w:p w14:paraId="7BFB654E" w14:textId="77777777" w:rsidR="001E6182" w:rsidRDefault="001E6182" w:rsidP="001E6182">
      <w:pPr>
        <w:rPr>
          <w:lang w:val="es-ES"/>
        </w:rPr>
      </w:pPr>
    </w:p>
    <w:p w14:paraId="6019582E" w14:textId="4A9411A5" w:rsidR="001E6182" w:rsidRDefault="001E6182" w:rsidP="001E6182">
      <w:pPr>
        <w:rPr>
          <w:lang w:val="es-ES"/>
        </w:rPr>
      </w:pPr>
      <w:r>
        <w:rPr>
          <w:lang w:val="es-ES"/>
        </w:rPr>
        <w:t xml:space="preserve">Modulo 2: </w:t>
      </w:r>
      <w:r w:rsidR="003F5F35">
        <w:rPr>
          <w:lang w:val="es-ES"/>
        </w:rPr>
        <w:t>Mensajes para a</w:t>
      </w:r>
      <w:r>
        <w:rPr>
          <w:lang w:val="es-ES"/>
        </w:rPr>
        <w:t xml:space="preserve">cudir a recibir los resultados </w:t>
      </w:r>
      <w:r w:rsidR="004418C2">
        <w:rPr>
          <w:lang w:val="es-ES"/>
        </w:rPr>
        <w:t>serológicos</w:t>
      </w:r>
    </w:p>
    <w:p w14:paraId="5FA09B56" w14:textId="77777777" w:rsidR="002118FF" w:rsidRDefault="002118FF" w:rsidP="001E6182">
      <w:pPr>
        <w:rPr>
          <w:lang w:val="es-ES"/>
        </w:rPr>
      </w:pPr>
    </w:p>
    <w:p w14:paraId="0308B5BA" w14:textId="0F74ED9F" w:rsidR="004418C2" w:rsidRDefault="002118FF" w:rsidP="001E6182">
      <w:pPr>
        <w:rPr>
          <w:lang w:val="es-ES"/>
        </w:rPr>
      </w:pPr>
      <w:r>
        <w:rPr>
          <w:lang w:val="es-ES"/>
        </w:rPr>
        <w:t xml:space="preserve">Este modulo se enfocará en lograr que </w:t>
      </w:r>
      <w:r w:rsidR="003A0E0E">
        <w:rPr>
          <w:lang w:val="es-ES"/>
        </w:rPr>
        <w:t>los donantes regresen al banco de sangre para recoger sus resultados de los exámenes serológicos que se realizan a la s</w:t>
      </w:r>
      <w:r w:rsidR="00030F6A">
        <w:rPr>
          <w:lang w:val="es-ES"/>
        </w:rPr>
        <w:t>angre donada, para los donantes</w:t>
      </w:r>
      <w:r w:rsidR="003A0E0E">
        <w:rPr>
          <w:lang w:val="es-ES"/>
        </w:rPr>
        <w:t xml:space="preserve"> que tengan resultado positivo a alguno de estos </w:t>
      </w:r>
      <w:r w:rsidR="00030F6A">
        <w:rPr>
          <w:lang w:val="es-ES"/>
        </w:rPr>
        <w:t>exámenes se les indicara que deben volver al banco de sangre para conversar con un especialista para que les explique las implicancias de sus resultados, mientras que para los donantes con resultado negativo se les pedirá que regresen a recoger sus resultados.</w:t>
      </w:r>
    </w:p>
    <w:p w14:paraId="5C60A78D" w14:textId="77777777" w:rsidR="004418C2" w:rsidRDefault="004418C2" w:rsidP="001E6182">
      <w:pPr>
        <w:rPr>
          <w:lang w:val="es-ES"/>
        </w:rPr>
      </w:pPr>
    </w:p>
    <w:p w14:paraId="4758CE01" w14:textId="77777777" w:rsidR="001E6182" w:rsidRPr="007E2CB7" w:rsidRDefault="001E6182" w:rsidP="001E6182">
      <w:pPr>
        <w:rPr>
          <w:lang w:val="es-ES"/>
        </w:rPr>
      </w:pPr>
      <w:r>
        <w:rPr>
          <w:lang w:val="es-ES"/>
        </w:rPr>
        <w:t>Modulo 3: Recordatorios para donación (para donante voluntario y por reposición)</w:t>
      </w:r>
    </w:p>
    <w:p w14:paraId="30A27203" w14:textId="76ABE792" w:rsidR="00B47327" w:rsidRDefault="00B47327" w:rsidP="00B47327">
      <w:pPr>
        <w:rPr>
          <w:lang w:val="es-ES"/>
        </w:rPr>
      </w:pPr>
    </w:p>
    <w:p w14:paraId="2C4B911B" w14:textId="6AFC7264" w:rsidR="00FA5686" w:rsidRDefault="00BD6974" w:rsidP="00B47327">
      <w:pPr>
        <w:rPr>
          <w:lang w:val="es-ES"/>
        </w:rPr>
      </w:pPr>
      <w:r>
        <w:rPr>
          <w:lang w:val="es-ES"/>
        </w:rPr>
        <w:t xml:space="preserve">Este modulo se enfocará en concientizar al donante, tanto voluntario como al donante por reposición, sobre la importancia de su donación, y cuando es que puede volver a donar luego de pasado el tiempo recomendado de espera. </w:t>
      </w:r>
      <w:r w:rsidR="004768C8">
        <w:rPr>
          <w:lang w:val="es-ES"/>
        </w:rPr>
        <w:t>Estos mensajes se utilizaran para aumentar la tasa de retorno de donantes voluntarios.</w:t>
      </w:r>
    </w:p>
    <w:p w14:paraId="3350E449" w14:textId="77777777" w:rsidR="004C7959" w:rsidRDefault="004C7959" w:rsidP="00B47327">
      <w:pPr>
        <w:rPr>
          <w:lang w:val="es-ES"/>
        </w:rPr>
      </w:pPr>
    </w:p>
    <w:p w14:paraId="41528C14" w14:textId="552A2C57" w:rsidR="004C7959" w:rsidRDefault="004C7959" w:rsidP="00B47327">
      <w:pPr>
        <w:rPr>
          <w:lang w:val="es-ES"/>
        </w:rPr>
      </w:pPr>
      <w:r>
        <w:rPr>
          <w:lang w:val="es-ES"/>
        </w:rPr>
        <w:t xml:space="preserve">El proyecto se realizara como un proyecto de intervención a 40 personas </w:t>
      </w:r>
      <w:r w:rsidR="009313AA">
        <w:rPr>
          <w:lang w:val="es-ES"/>
        </w:rPr>
        <w:t xml:space="preserve">donde todas </w:t>
      </w:r>
      <w:r w:rsidR="006D10A2">
        <w:rPr>
          <w:lang w:val="es-ES"/>
        </w:rPr>
        <w:t>serán intervenidas, estas personas serán elegidas al azar</w:t>
      </w:r>
      <w:r w:rsidR="00E35E27">
        <w:rPr>
          <w:lang w:val="es-ES"/>
        </w:rPr>
        <w:t xml:space="preserve"> conforme lleguen al banco de sangre para donar. Y buscamos medir cuantas de estas personas regresan al banco de sangre gracias a los mensajes de texto.</w:t>
      </w:r>
    </w:p>
    <w:p w14:paraId="2EA96A05" w14:textId="77777777" w:rsidR="00FA5686" w:rsidRDefault="00FA5686" w:rsidP="00B47327">
      <w:pPr>
        <w:rPr>
          <w:lang w:val="es-ES"/>
        </w:rPr>
      </w:pPr>
    </w:p>
    <w:p w14:paraId="36D3EB5E" w14:textId="77777777" w:rsidR="00A77E1A" w:rsidRDefault="00A77E1A" w:rsidP="007E2CB7">
      <w:pPr>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45294604" w14:textId="77777777" w:rsidR="00525E10" w:rsidRDefault="00525E10" w:rsidP="00525E10">
      <w:pPr>
        <w:pStyle w:val="Prrafodelista"/>
        <w:ind w:left="360"/>
        <w:rPr>
          <w:lang w:val="es-ES"/>
        </w:rPr>
      </w:pP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6190D3F0" w14:textId="5BD99C36" w:rsidR="00467228" w:rsidRPr="0063634E" w:rsidRDefault="00862BAD" w:rsidP="00467228">
      <w:pPr>
        <w:widowControl w:val="0"/>
        <w:autoSpaceDE w:val="0"/>
        <w:autoSpaceDN w:val="0"/>
        <w:adjustRightInd w:val="0"/>
        <w:ind w:left="640" w:hanging="640"/>
        <w:rPr>
          <w:rFonts w:ascii="Calibri" w:eastAsia="Times New Roman" w:hAnsi="Calibri" w:cs="Times New Roman"/>
          <w:noProof/>
          <w:lang w:val="en-US"/>
        </w:rPr>
      </w:pPr>
      <w:r>
        <w:rPr>
          <w:lang w:val="es-ES"/>
        </w:rPr>
        <w:lastRenderedPageBreak/>
        <w:fldChar w:fldCharType="begin" w:fldLock="1"/>
      </w:r>
      <w:r w:rsidRPr="0063634E">
        <w:rPr>
          <w:lang w:val="en-US"/>
        </w:rPr>
        <w:instrText xml:space="preserve">ADDIN Mendeley Bibliography CSL_BIBLIOGRAPHY </w:instrText>
      </w:r>
      <w:r>
        <w:rPr>
          <w:lang w:val="es-ES"/>
        </w:rPr>
        <w:fldChar w:fldCharType="separate"/>
      </w:r>
      <w:r w:rsidR="00467228" w:rsidRPr="0063634E">
        <w:rPr>
          <w:rFonts w:ascii="Calibri" w:eastAsia="Times New Roman" w:hAnsi="Calibri" w:cs="Times New Roman"/>
          <w:noProof/>
          <w:lang w:val="en-US"/>
        </w:rPr>
        <w:t xml:space="preserve">1. </w:t>
      </w:r>
      <w:r w:rsidR="00467228" w:rsidRPr="0063634E">
        <w:rPr>
          <w:rFonts w:ascii="Calibri" w:eastAsia="Times New Roman" w:hAnsi="Calibri" w:cs="Times New Roman"/>
          <w:noProof/>
          <w:lang w:val="en-US"/>
        </w:rPr>
        <w:tab/>
        <w:t>Blood donation - Mayo Clinic [Internet]. [cited 2017 Jan 15]. Available from: http://www.mayoclinic.org/tests-procedures/blood-donation/basics/definition/prc-20020069</w:t>
      </w:r>
    </w:p>
    <w:p w14:paraId="0C1F8657"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467228">
        <w:rPr>
          <w:rFonts w:ascii="Calibri" w:eastAsia="Times New Roman" w:hAnsi="Calibri" w:cs="Times New Roman"/>
          <w:noProof/>
        </w:rPr>
        <w:t xml:space="preserve">2. </w:t>
      </w:r>
      <w:r w:rsidRPr="00467228">
        <w:rPr>
          <w:rFonts w:ascii="Calibri" w:eastAsia="Times New Roman" w:hAnsi="Calibri" w:cs="Times New Roman"/>
          <w:noProof/>
        </w:rPr>
        <w:tab/>
        <w:t xml:space="preserve">¿Puedo donar si...? - Centro de Donación de Sangre de Cruz Roja [Internet]. </w:t>
      </w:r>
      <w:r w:rsidRPr="0063634E">
        <w:rPr>
          <w:rFonts w:ascii="Calibri" w:eastAsia="Times New Roman" w:hAnsi="Calibri" w:cs="Times New Roman"/>
          <w:noProof/>
          <w:lang w:val="en-US"/>
        </w:rPr>
        <w:t>[cited 2017 Jan 23]. Available from: http://www.donarsangre.org/puedo-donar-si/</w:t>
      </w:r>
    </w:p>
    <w:p w14:paraId="30717D84"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3. </w:t>
      </w:r>
      <w:r w:rsidRPr="0063634E">
        <w:rPr>
          <w:rFonts w:ascii="Calibri" w:eastAsia="Times New Roman" w:hAnsi="Calibri" w:cs="Times New Roman"/>
          <w:noProof/>
          <w:lang w:val="en-US"/>
        </w:rPr>
        <w:tab/>
        <w:t>WHO | Blood safety and availability [Internet]. WHO. World Health Organization; 2016 [cited 2017 Feb 6]. Available from: http://www.who.int/mediacentre/factsheets/fs279/en/</w:t>
      </w:r>
    </w:p>
    <w:p w14:paraId="0CE8F67D"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4. </w:t>
      </w:r>
      <w:r w:rsidRPr="0063634E">
        <w:rPr>
          <w:rFonts w:ascii="Calibri" w:eastAsia="Times New Roman" w:hAnsi="Calibri" w:cs="Times New Roman"/>
          <w:noProof/>
          <w:lang w:val="en-US"/>
        </w:rPr>
        <w:tab/>
        <w:t>Donation FAQs [Internet]. [cited 2017 Jan 22]. Available from: http://www.redcrossblood.org/donating-blood/donation-faqs</w:t>
      </w:r>
    </w:p>
    <w:p w14:paraId="6044E277"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5. </w:t>
      </w:r>
      <w:r w:rsidRPr="0063634E">
        <w:rPr>
          <w:rFonts w:ascii="Calibri" w:eastAsia="Times New Roman" w:hAnsi="Calibri" w:cs="Times New Roman"/>
          <w:noProof/>
          <w:lang w:val="en-US"/>
        </w:rPr>
        <w:tab/>
        <w:t xml:space="preserve">Ireri S, Peter S, Wagacha W. The Use of ICT for Blood Donation: A Donor Information Needs Driven System to Address Kenya’s Low Blood Donation Rates. 2014; </w:t>
      </w:r>
    </w:p>
    <w:p w14:paraId="4DB0CCE4"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6. </w:t>
      </w:r>
      <w:r w:rsidRPr="0063634E">
        <w:rPr>
          <w:rFonts w:ascii="Calibri" w:eastAsia="Times New Roman" w:hAnsi="Calibri" w:cs="Times New Roman"/>
          <w:noProof/>
          <w:lang w:val="en-US"/>
        </w:rPr>
        <w:tab/>
        <w:t xml:space="preserve">Siromani U, Mammen JJ. Adaptations of Effective Blood Donor Motivation Strategies. 2016;2(6). </w:t>
      </w:r>
    </w:p>
    <w:p w14:paraId="12B1229E"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7. </w:t>
      </w:r>
      <w:r w:rsidRPr="0063634E">
        <w:rPr>
          <w:rFonts w:ascii="Calibri" w:eastAsia="Times New Roman" w:hAnsi="Calibri" w:cs="Times New Roman"/>
          <w:noProof/>
          <w:lang w:val="en-US"/>
        </w:rPr>
        <w:tab/>
        <w:t>Gillespie TW, Hillyer CD. Blood donors and factors impacting the blood donation decision. Transfus Med Rev [Internet]. 2002 Apr [cited 2017 Jan 22];16(2):115–30. Available from: http://www.ncbi.nlm.nih.gov/pubmed/11941574</w:t>
      </w:r>
    </w:p>
    <w:p w14:paraId="3089CE6F"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467228">
        <w:rPr>
          <w:rFonts w:ascii="Calibri" w:eastAsia="Times New Roman" w:hAnsi="Calibri" w:cs="Times New Roman"/>
          <w:noProof/>
        </w:rPr>
        <w:t xml:space="preserve">8. </w:t>
      </w:r>
      <w:r w:rsidRPr="00467228">
        <w:rPr>
          <w:rFonts w:ascii="Calibri" w:eastAsia="Times New Roman" w:hAnsi="Calibri" w:cs="Times New Roman"/>
          <w:noProof/>
        </w:rPr>
        <w:tab/>
        <w:t xml:space="preserve">PRONAHEBAS - El Programa Nacional de Hemoterapia y Bancos de Sangre [Internet]. </w:t>
      </w:r>
      <w:r w:rsidRPr="0063634E">
        <w:rPr>
          <w:rFonts w:ascii="Calibri" w:eastAsia="Times New Roman" w:hAnsi="Calibri" w:cs="Times New Roman"/>
          <w:noProof/>
          <w:lang w:val="en-US"/>
        </w:rPr>
        <w:t>[cited 2017 Jan 13]. Available from: http://www.minsa.gob.pe/portada/Especiales/2010/donasangre/?op=3</w:t>
      </w:r>
    </w:p>
    <w:p w14:paraId="31C1334B" w14:textId="77777777" w:rsidR="00467228" w:rsidRPr="0063634E" w:rsidRDefault="00467228" w:rsidP="00467228">
      <w:pPr>
        <w:widowControl w:val="0"/>
        <w:autoSpaceDE w:val="0"/>
        <w:autoSpaceDN w:val="0"/>
        <w:adjustRightInd w:val="0"/>
        <w:ind w:left="640" w:hanging="640"/>
        <w:rPr>
          <w:rFonts w:ascii="Calibri" w:hAnsi="Calibri"/>
          <w:noProof/>
          <w:lang w:val="en-US"/>
        </w:rPr>
      </w:pPr>
      <w:r w:rsidRPr="0063634E">
        <w:rPr>
          <w:rFonts w:ascii="Calibri" w:eastAsia="Times New Roman" w:hAnsi="Calibri" w:cs="Times New Roman"/>
          <w:noProof/>
          <w:lang w:val="en-US"/>
        </w:rPr>
        <w:t xml:space="preserve">9. </w:t>
      </w:r>
      <w:r w:rsidRPr="0063634E">
        <w:rPr>
          <w:rFonts w:ascii="Calibri" w:eastAsia="Times New Roman" w:hAnsi="Calibri" w:cs="Times New Roman"/>
          <w:noProof/>
          <w:lang w:val="en-US"/>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0DC5E3F8" w14:textId="720793B9" w:rsidR="00862BAD" w:rsidRPr="00202F6A" w:rsidRDefault="00862BAD" w:rsidP="00467228">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F6A"/>
    <w:rsid w:val="00015C2E"/>
    <w:rsid w:val="00030F6A"/>
    <w:rsid w:val="000C30D2"/>
    <w:rsid w:val="000E42FA"/>
    <w:rsid w:val="00102830"/>
    <w:rsid w:val="00102A56"/>
    <w:rsid w:val="001C259F"/>
    <w:rsid w:val="001E6182"/>
    <w:rsid w:val="00202F6A"/>
    <w:rsid w:val="002118FF"/>
    <w:rsid w:val="003152D9"/>
    <w:rsid w:val="00352948"/>
    <w:rsid w:val="00354D04"/>
    <w:rsid w:val="003A0E0E"/>
    <w:rsid w:val="003B1F82"/>
    <w:rsid w:val="003B42EA"/>
    <w:rsid w:val="003F5F35"/>
    <w:rsid w:val="00430D23"/>
    <w:rsid w:val="004418C2"/>
    <w:rsid w:val="00454888"/>
    <w:rsid w:val="00463405"/>
    <w:rsid w:val="00467228"/>
    <w:rsid w:val="004768C8"/>
    <w:rsid w:val="004C25AD"/>
    <w:rsid w:val="004C7959"/>
    <w:rsid w:val="00525E10"/>
    <w:rsid w:val="0061151A"/>
    <w:rsid w:val="00612303"/>
    <w:rsid w:val="0063634E"/>
    <w:rsid w:val="006710F3"/>
    <w:rsid w:val="006863B3"/>
    <w:rsid w:val="006B704B"/>
    <w:rsid w:val="006D0818"/>
    <w:rsid w:val="006D10A2"/>
    <w:rsid w:val="006E1B60"/>
    <w:rsid w:val="00751822"/>
    <w:rsid w:val="00755491"/>
    <w:rsid w:val="007629A1"/>
    <w:rsid w:val="007746F8"/>
    <w:rsid w:val="00777891"/>
    <w:rsid w:val="007B2435"/>
    <w:rsid w:val="007C1FC8"/>
    <w:rsid w:val="007D317B"/>
    <w:rsid w:val="007E2CB7"/>
    <w:rsid w:val="007E4C03"/>
    <w:rsid w:val="00800D24"/>
    <w:rsid w:val="00862BAD"/>
    <w:rsid w:val="00872ACA"/>
    <w:rsid w:val="00876EBF"/>
    <w:rsid w:val="009313AA"/>
    <w:rsid w:val="00990BDB"/>
    <w:rsid w:val="009C63A3"/>
    <w:rsid w:val="00A42CA8"/>
    <w:rsid w:val="00A5076D"/>
    <w:rsid w:val="00A61574"/>
    <w:rsid w:val="00A748C8"/>
    <w:rsid w:val="00A77E1A"/>
    <w:rsid w:val="00AC2544"/>
    <w:rsid w:val="00AF0417"/>
    <w:rsid w:val="00B47327"/>
    <w:rsid w:val="00B70CDE"/>
    <w:rsid w:val="00B74858"/>
    <w:rsid w:val="00B83004"/>
    <w:rsid w:val="00BA0C8E"/>
    <w:rsid w:val="00BA2874"/>
    <w:rsid w:val="00BA333F"/>
    <w:rsid w:val="00BA789E"/>
    <w:rsid w:val="00BD40F2"/>
    <w:rsid w:val="00BD6974"/>
    <w:rsid w:val="00C45F2D"/>
    <w:rsid w:val="00D04AC5"/>
    <w:rsid w:val="00D109C6"/>
    <w:rsid w:val="00D938B3"/>
    <w:rsid w:val="00D961CD"/>
    <w:rsid w:val="00DA2F9A"/>
    <w:rsid w:val="00DA54BB"/>
    <w:rsid w:val="00DC4FE7"/>
    <w:rsid w:val="00E03212"/>
    <w:rsid w:val="00E04776"/>
    <w:rsid w:val="00E12C7E"/>
    <w:rsid w:val="00E15826"/>
    <w:rsid w:val="00E35E27"/>
    <w:rsid w:val="00E77D5A"/>
    <w:rsid w:val="00EB190A"/>
    <w:rsid w:val="00EB22BB"/>
    <w:rsid w:val="00F46425"/>
    <w:rsid w:val="00F562DE"/>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0</TotalTime>
  <Pages>5</Pages>
  <Words>3500</Words>
  <Characters>19253</Characters>
  <Application>Microsoft Macintosh Word</Application>
  <DocSecurity>0</DocSecurity>
  <Lines>160</Lines>
  <Paragraphs>4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2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23</cp:revision>
  <dcterms:created xsi:type="dcterms:W3CDTF">2017-01-12T15:51:00Z</dcterms:created>
  <dcterms:modified xsi:type="dcterms:W3CDTF">2017-02-07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